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A9704B">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A9704B">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A9704B">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A9704B">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A9704B">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EB08F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EB08F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A9704B">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A9704B">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A9704B">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A9704B">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A9704B">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A9704B">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A9704B">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56B1B7E7">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lastRenderedPageBreak/>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F31BF0">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FC6350">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DF0500">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22652F">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lastRenderedPageBreak/>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223E1630"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p>
    <w:p w14:paraId="60DA968A" w14:textId="4A4655AC" w:rsidR="007E0D5C" w:rsidRPr="005D0600" w:rsidRDefault="007E0D5C" w:rsidP="007E0D5C">
      <w:pPr>
        <w:pStyle w:val="PargrafodaLista"/>
        <w:numPr>
          <w:ilvl w:val="0"/>
          <w:numId w:val="35"/>
        </w:numPr>
      </w:pPr>
      <w:r>
        <w:t xml:space="preserve">Foi avaliado o nível de </w:t>
      </w:r>
      <w:r w:rsidR="004F4328">
        <w:t>satisfação</w:t>
      </w:r>
      <w:r>
        <w:t xml:space="preserve"> do usuário com a música recomendada?</w:t>
      </w:r>
    </w:p>
    <w:p w14:paraId="3089FFC2" w14:textId="0B7857A2" w:rsidR="002E16AD" w:rsidRDefault="002E16AD" w:rsidP="0022652F">
      <w:pPr>
        <w:pStyle w:val="PargrafodaLista"/>
        <w:numPr>
          <w:ilvl w:val="0"/>
          <w:numId w:val="35"/>
        </w:numPr>
      </w:pPr>
      <w:r>
        <w:t>A recomendação atingiu as expectativas do usuário?</w:t>
      </w:r>
    </w:p>
    <w:p w14:paraId="0BC660E5" w14:textId="137F9354" w:rsidR="002F37B9" w:rsidRDefault="002F37B9" w:rsidP="00162270">
      <w:pPr>
        <w:pStyle w:val="PargrafodaLista"/>
        <w:numPr>
          <w:ilvl w:val="1"/>
          <w:numId w:val="35"/>
        </w:numPr>
      </w:pPr>
      <w:r>
        <w:t>Quais foram os critérios de qualidade utilizado</w:t>
      </w:r>
      <w:r w:rsidR="00947D5D">
        <w:t>s</w:t>
      </w:r>
      <w:r>
        <w:t>?</w:t>
      </w:r>
    </w:p>
    <w:p w14:paraId="2043AFCB" w14:textId="1173C476" w:rsidR="00101A83" w:rsidRDefault="00101A83" w:rsidP="007B3CA8">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38" w:name="_Toc40818915"/>
      <w:r>
        <w:t>Tabela com tecnicas</w:t>
      </w:r>
      <w:bookmarkEnd w:id="38"/>
    </w:p>
    <w:p w14:paraId="00BC938A" w14:textId="6AADDB08" w:rsidR="00E062AB" w:rsidRPr="00E062AB" w:rsidRDefault="00E062AB" w:rsidP="0080100E">
      <w:r>
        <w:t>Texto</w:t>
      </w: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47E7E" w14:textId="77777777" w:rsidR="00A9704B" w:rsidRDefault="00A9704B" w:rsidP="0080100E">
      <w:r>
        <w:separator/>
      </w:r>
    </w:p>
    <w:p w14:paraId="53F5A594" w14:textId="77777777" w:rsidR="00A9704B" w:rsidRDefault="00A9704B" w:rsidP="0080100E"/>
    <w:p w14:paraId="11DDF7B5" w14:textId="77777777" w:rsidR="00A9704B" w:rsidRDefault="00A9704B" w:rsidP="0080100E"/>
    <w:p w14:paraId="0B74A589" w14:textId="77777777" w:rsidR="00A9704B" w:rsidRDefault="00A9704B" w:rsidP="0080100E"/>
    <w:p w14:paraId="14FF36E3" w14:textId="77777777" w:rsidR="00A9704B" w:rsidRDefault="00A9704B" w:rsidP="0080100E"/>
    <w:p w14:paraId="1DE96C32" w14:textId="77777777" w:rsidR="00A9704B" w:rsidRDefault="00A9704B" w:rsidP="0080100E"/>
    <w:p w14:paraId="1EE889D1" w14:textId="77777777" w:rsidR="00A9704B" w:rsidRDefault="00A9704B" w:rsidP="0080100E"/>
    <w:p w14:paraId="59FBCD9F" w14:textId="77777777" w:rsidR="00A9704B" w:rsidRDefault="00A9704B" w:rsidP="0080100E"/>
    <w:p w14:paraId="2C0C3D88" w14:textId="77777777" w:rsidR="00A9704B" w:rsidRDefault="00A9704B" w:rsidP="0080100E"/>
    <w:p w14:paraId="6CA14C0B" w14:textId="77777777" w:rsidR="00A9704B" w:rsidRDefault="00A9704B" w:rsidP="0080100E"/>
    <w:p w14:paraId="02EF2056" w14:textId="77777777" w:rsidR="00A9704B" w:rsidRDefault="00A9704B" w:rsidP="0080100E"/>
    <w:p w14:paraId="2AB82ABB" w14:textId="77777777" w:rsidR="00A9704B" w:rsidRDefault="00A9704B" w:rsidP="0080100E"/>
    <w:p w14:paraId="764C1735" w14:textId="77777777" w:rsidR="00A9704B" w:rsidRDefault="00A9704B" w:rsidP="0080100E"/>
    <w:p w14:paraId="602343D6" w14:textId="77777777" w:rsidR="00A9704B" w:rsidRDefault="00A9704B" w:rsidP="0080100E"/>
    <w:p w14:paraId="43EE650C" w14:textId="77777777" w:rsidR="00A9704B" w:rsidRDefault="00A9704B"/>
    <w:p w14:paraId="2BA76450" w14:textId="77777777" w:rsidR="00A9704B" w:rsidRDefault="00A9704B" w:rsidP="009F310A"/>
    <w:p w14:paraId="4FC01A91" w14:textId="77777777" w:rsidR="00A9704B" w:rsidRDefault="00A9704B" w:rsidP="00152AD4"/>
  </w:endnote>
  <w:endnote w:type="continuationSeparator" w:id="0">
    <w:p w14:paraId="70C59B14" w14:textId="77777777" w:rsidR="00A9704B" w:rsidRDefault="00A9704B" w:rsidP="0080100E">
      <w:r>
        <w:continuationSeparator/>
      </w:r>
    </w:p>
    <w:p w14:paraId="67DB3DE8" w14:textId="77777777" w:rsidR="00A9704B" w:rsidRDefault="00A9704B" w:rsidP="0080100E"/>
    <w:p w14:paraId="60E2DFFF" w14:textId="77777777" w:rsidR="00A9704B" w:rsidRDefault="00A9704B" w:rsidP="0080100E"/>
    <w:p w14:paraId="7AB816FE" w14:textId="77777777" w:rsidR="00A9704B" w:rsidRDefault="00A9704B" w:rsidP="0080100E"/>
    <w:p w14:paraId="03571AEB" w14:textId="77777777" w:rsidR="00A9704B" w:rsidRDefault="00A9704B" w:rsidP="0080100E"/>
    <w:p w14:paraId="3FB05A99" w14:textId="77777777" w:rsidR="00A9704B" w:rsidRDefault="00A9704B" w:rsidP="0080100E"/>
    <w:p w14:paraId="6B908662" w14:textId="77777777" w:rsidR="00A9704B" w:rsidRDefault="00A9704B" w:rsidP="0080100E"/>
    <w:p w14:paraId="22803F89" w14:textId="77777777" w:rsidR="00A9704B" w:rsidRDefault="00A9704B" w:rsidP="0080100E"/>
    <w:p w14:paraId="2D122DD5" w14:textId="77777777" w:rsidR="00A9704B" w:rsidRDefault="00A9704B" w:rsidP="0080100E"/>
    <w:p w14:paraId="2D750DA9" w14:textId="77777777" w:rsidR="00A9704B" w:rsidRDefault="00A9704B" w:rsidP="0080100E"/>
    <w:p w14:paraId="7E99D898" w14:textId="77777777" w:rsidR="00A9704B" w:rsidRDefault="00A9704B" w:rsidP="0080100E"/>
    <w:p w14:paraId="6F173501" w14:textId="77777777" w:rsidR="00A9704B" w:rsidRDefault="00A9704B" w:rsidP="0080100E"/>
    <w:p w14:paraId="685955E1" w14:textId="77777777" w:rsidR="00A9704B" w:rsidRDefault="00A9704B" w:rsidP="0080100E"/>
    <w:p w14:paraId="464095F2" w14:textId="77777777" w:rsidR="00A9704B" w:rsidRDefault="00A9704B" w:rsidP="0080100E"/>
    <w:p w14:paraId="36C52C66" w14:textId="77777777" w:rsidR="00A9704B" w:rsidRDefault="00A9704B"/>
    <w:p w14:paraId="45450378" w14:textId="77777777" w:rsidR="00A9704B" w:rsidRDefault="00A9704B" w:rsidP="009F310A"/>
    <w:p w14:paraId="03A2F833" w14:textId="77777777" w:rsidR="00A9704B" w:rsidRDefault="00A9704B"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962201" w14:textId="77777777" w:rsidR="00A9704B" w:rsidRDefault="00A9704B" w:rsidP="0080100E">
      <w:r>
        <w:separator/>
      </w:r>
    </w:p>
    <w:p w14:paraId="73A3485E" w14:textId="77777777" w:rsidR="00A9704B" w:rsidRDefault="00A9704B" w:rsidP="0080100E"/>
    <w:p w14:paraId="5A1C2D57" w14:textId="77777777" w:rsidR="00A9704B" w:rsidRDefault="00A9704B" w:rsidP="0080100E"/>
    <w:p w14:paraId="060451BA" w14:textId="77777777" w:rsidR="00A9704B" w:rsidRDefault="00A9704B" w:rsidP="0080100E"/>
    <w:p w14:paraId="6EC00E5B" w14:textId="77777777" w:rsidR="00A9704B" w:rsidRDefault="00A9704B" w:rsidP="0080100E"/>
    <w:p w14:paraId="58F3A554" w14:textId="77777777" w:rsidR="00A9704B" w:rsidRDefault="00A9704B"/>
    <w:p w14:paraId="161A737D" w14:textId="77777777" w:rsidR="00A9704B" w:rsidRDefault="00A9704B" w:rsidP="009F310A"/>
    <w:p w14:paraId="0FCD5270" w14:textId="77777777" w:rsidR="00A9704B" w:rsidRDefault="00A9704B" w:rsidP="00152AD4"/>
  </w:footnote>
  <w:footnote w:type="continuationSeparator" w:id="0">
    <w:p w14:paraId="00E50B73" w14:textId="77777777" w:rsidR="00A9704B" w:rsidRDefault="00A9704B" w:rsidP="0080100E">
      <w:r>
        <w:continuationSeparator/>
      </w:r>
    </w:p>
    <w:p w14:paraId="6DF4FE49" w14:textId="77777777" w:rsidR="00A9704B" w:rsidRDefault="00A9704B" w:rsidP="0080100E"/>
    <w:p w14:paraId="6ACC299C" w14:textId="77777777" w:rsidR="00A9704B" w:rsidRDefault="00A9704B" w:rsidP="0080100E"/>
    <w:p w14:paraId="35652B0D" w14:textId="77777777" w:rsidR="00A9704B" w:rsidRDefault="00A9704B" w:rsidP="0080100E"/>
    <w:p w14:paraId="0531626D" w14:textId="77777777" w:rsidR="00A9704B" w:rsidRDefault="00A9704B" w:rsidP="0080100E"/>
    <w:p w14:paraId="529994C3" w14:textId="77777777" w:rsidR="00A9704B" w:rsidRDefault="00A9704B" w:rsidP="0080100E"/>
    <w:p w14:paraId="68ECDA46" w14:textId="77777777" w:rsidR="00A9704B" w:rsidRDefault="00A9704B" w:rsidP="0080100E"/>
    <w:p w14:paraId="617E9CAC" w14:textId="77777777" w:rsidR="00A9704B" w:rsidRDefault="00A9704B" w:rsidP="0080100E"/>
    <w:p w14:paraId="514D6C3E" w14:textId="77777777" w:rsidR="00A9704B" w:rsidRDefault="00A9704B" w:rsidP="0080100E"/>
    <w:p w14:paraId="223E66BC" w14:textId="77777777" w:rsidR="00A9704B" w:rsidRDefault="00A9704B" w:rsidP="0080100E"/>
    <w:p w14:paraId="4EF7F677" w14:textId="77777777" w:rsidR="00A9704B" w:rsidRDefault="00A9704B" w:rsidP="0080100E"/>
    <w:p w14:paraId="19B7079A" w14:textId="77777777" w:rsidR="00A9704B" w:rsidRDefault="00A9704B" w:rsidP="0080100E"/>
    <w:p w14:paraId="1DAB66A7" w14:textId="77777777" w:rsidR="00A9704B" w:rsidRDefault="00A9704B" w:rsidP="0080100E"/>
    <w:p w14:paraId="538DE7FD" w14:textId="77777777" w:rsidR="00A9704B" w:rsidRDefault="00A9704B" w:rsidP="0080100E"/>
    <w:p w14:paraId="0609AE27" w14:textId="77777777" w:rsidR="00A9704B" w:rsidRDefault="00A9704B"/>
    <w:p w14:paraId="3C6ACE75" w14:textId="77777777" w:rsidR="00A9704B" w:rsidRDefault="00A9704B" w:rsidP="009F310A"/>
    <w:p w14:paraId="687F327F" w14:textId="77777777" w:rsidR="00A9704B" w:rsidRDefault="00A9704B"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EB9"/>
    <w:rsid w:val="00035600"/>
    <w:rsid w:val="00037480"/>
    <w:rsid w:val="00046157"/>
    <w:rsid w:val="000500A2"/>
    <w:rsid w:val="0005036F"/>
    <w:rsid w:val="000511B3"/>
    <w:rsid w:val="00051A51"/>
    <w:rsid w:val="00052712"/>
    <w:rsid w:val="00054150"/>
    <w:rsid w:val="0005610C"/>
    <w:rsid w:val="00067F07"/>
    <w:rsid w:val="000823A9"/>
    <w:rsid w:val="000916FC"/>
    <w:rsid w:val="0009495C"/>
    <w:rsid w:val="000964B3"/>
    <w:rsid w:val="000A0DD2"/>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3319"/>
    <w:rsid w:val="00136476"/>
    <w:rsid w:val="00152AD4"/>
    <w:rsid w:val="001542D6"/>
    <w:rsid w:val="00171833"/>
    <w:rsid w:val="00184CE5"/>
    <w:rsid w:val="00187032"/>
    <w:rsid w:val="00192084"/>
    <w:rsid w:val="00192101"/>
    <w:rsid w:val="00194BAB"/>
    <w:rsid w:val="001956E6"/>
    <w:rsid w:val="0019741D"/>
    <w:rsid w:val="001B337E"/>
    <w:rsid w:val="001D208F"/>
    <w:rsid w:val="001E1F73"/>
    <w:rsid w:val="001E5816"/>
    <w:rsid w:val="00201E61"/>
    <w:rsid w:val="0020708D"/>
    <w:rsid w:val="00215DF2"/>
    <w:rsid w:val="002337EE"/>
    <w:rsid w:val="00244116"/>
    <w:rsid w:val="00251C08"/>
    <w:rsid w:val="00251E4B"/>
    <w:rsid w:val="0025512A"/>
    <w:rsid w:val="00257F87"/>
    <w:rsid w:val="00261EE2"/>
    <w:rsid w:val="00263DDD"/>
    <w:rsid w:val="0026450D"/>
    <w:rsid w:val="002645B0"/>
    <w:rsid w:val="002736FC"/>
    <w:rsid w:val="00275D20"/>
    <w:rsid w:val="0028169A"/>
    <w:rsid w:val="00285410"/>
    <w:rsid w:val="0029277B"/>
    <w:rsid w:val="002A164E"/>
    <w:rsid w:val="002A1C5F"/>
    <w:rsid w:val="002B6979"/>
    <w:rsid w:val="002B6B6F"/>
    <w:rsid w:val="002D545F"/>
    <w:rsid w:val="002E16AD"/>
    <w:rsid w:val="002E2086"/>
    <w:rsid w:val="002F0607"/>
    <w:rsid w:val="002F37B9"/>
    <w:rsid w:val="002F4358"/>
    <w:rsid w:val="002F50CD"/>
    <w:rsid w:val="002F7588"/>
    <w:rsid w:val="00302815"/>
    <w:rsid w:val="00302ACD"/>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1F4"/>
    <w:rsid w:val="00377BBD"/>
    <w:rsid w:val="00390005"/>
    <w:rsid w:val="003A5B9F"/>
    <w:rsid w:val="003B0444"/>
    <w:rsid w:val="003B1F3F"/>
    <w:rsid w:val="003B2512"/>
    <w:rsid w:val="003B370A"/>
    <w:rsid w:val="003B56C3"/>
    <w:rsid w:val="003B78E9"/>
    <w:rsid w:val="003C49D3"/>
    <w:rsid w:val="003C5B9A"/>
    <w:rsid w:val="003D5985"/>
    <w:rsid w:val="003F4DAB"/>
    <w:rsid w:val="0040163B"/>
    <w:rsid w:val="00404658"/>
    <w:rsid w:val="00412F59"/>
    <w:rsid w:val="00414DB8"/>
    <w:rsid w:val="00420B24"/>
    <w:rsid w:val="0043113F"/>
    <w:rsid w:val="00431A87"/>
    <w:rsid w:val="0043256B"/>
    <w:rsid w:val="00432821"/>
    <w:rsid w:val="0043349A"/>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D6C00"/>
    <w:rsid w:val="004D7879"/>
    <w:rsid w:val="004E0B1F"/>
    <w:rsid w:val="004E0DF9"/>
    <w:rsid w:val="004E28B1"/>
    <w:rsid w:val="004E2D96"/>
    <w:rsid w:val="004F05A8"/>
    <w:rsid w:val="004F1C5F"/>
    <w:rsid w:val="004F2D0D"/>
    <w:rsid w:val="004F4328"/>
    <w:rsid w:val="004F4DEE"/>
    <w:rsid w:val="004F5590"/>
    <w:rsid w:val="00511080"/>
    <w:rsid w:val="005128F2"/>
    <w:rsid w:val="0052001A"/>
    <w:rsid w:val="005229A4"/>
    <w:rsid w:val="00530530"/>
    <w:rsid w:val="00531803"/>
    <w:rsid w:val="00533066"/>
    <w:rsid w:val="00543968"/>
    <w:rsid w:val="005479E6"/>
    <w:rsid w:val="00552E1D"/>
    <w:rsid w:val="0055608C"/>
    <w:rsid w:val="00557A04"/>
    <w:rsid w:val="005610E7"/>
    <w:rsid w:val="005614A6"/>
    <w:rsid w:val="005661E6"/>
    <w:rsid w:val="00572A54"/>
    <w:rsid w:val="00576788"/>
    <w:rsid w:val="00577C81"/>
    <w:rsid w:val="0058348C"/>
    <w:rsid w:val="00584E18"/>
    <w:rsid w:val="00585B9A"/>
    <w:rsid w:val="005973E9"/>
    <w:rsid w:val="005A4548"/>
    <w:rsid w:val="005C3E4D"/>
    <w:rsid w:val="005D0600"/>
    <w:rsid w:val="005E6C22"/>
    <w:rsid w:val="005F01D8"/>
    <w:rsid w:val="005F30CE"/>
    <w:rsid w:val="00602D3F"/>
    <w:rsid w:val="00610EB3"/>
    <w:rsid w:val="00611DE3"/>
    <w:rsid w:val="00615D0C"/>
    <w:rsid w:val="00617B67"/>
    <w:rsid w:val="00627653"/>
    <w:rsid w:val="00632F3D"/>
    <w:rsid w:val="0063452F"/>
    <w:rsid w:val="00640DD5"/>
    <w:rsid w:val="00641606"/>
    <w:rsid w:val="00642311"/>
    <w:rsid w:val="00644FDA"/>
    <w:rsid w:val="0064773D"/>
    <w:rsid w:val="00657E21"/>
    <w:rsid w:val="006676C9"/>
    <w:rsid w:val="00672494"/>
    <w:rsid w:val="006830A6"/>
    <w:rsid w:val="006874EC"/>
    <w:rsid w:val="006A1A40"/>
    <w:rsid w:val="006A1C24"/>
    <w:rsid w:val="006A2B7F"/>
    <w:rsid w:val="006A7090"/>
    <w:rsid w:val="006B5491"/>
    <w:rsid w:val="006C1E7D"/>
    <w:rsid w:val="006D6DF0"/>
    <w:rsid w:val="006E2282"/>
    <w:rsid w:val="006E7394"/>
    <w:rsid w:val="006F06CA"/>
    <w:rsid w:val="006F2D29"/>
    <w:rsid w:val="006F4F2D"/>
    <w:rsid w:val="006F6060"/>
    <w:rsid w:val="0071123B"/>
    <w:rsid w:val="00720ABD"/>
    <w:rsid w:val="007242D1"/>
    <w:rsid w:val="007270CB"/>
    <w:rsid w:val="007276E0"/>
    <w:rsid w:val="00731415"/>
    <w:rsid w:val="007345C8"/>
    <w:rsid w:val="007377CD"/>
    <w:rsid w:val="0074777A"/>
    <w:rsid w:val="00747EC9"/>
    <w:rsid w:val="0076041C"/>
    <w:rsid w:val="00765824"/>
    <w:rsid w:val="00766FBB"/>
    <w:rsid w:val="007734E7"/>
    <w:rsid w:val="00773513"/>
    <w:rsid w:val="00777E32"/>
    <w:rsid w:val="007815D6"/>
    <w:rsid w:val="00783075"/>
    <w:rsid w:val="00785205"/>
    <w:rsid w:val="007858EB"/>
    <w:rsid w:val="00786D8A"/>
    <w:rsid w:val="00787AEE"/>
    <w:rsid w:val="007901B6"/>
    <w:rsid w:val="007906CB"/>
    <w:rsid w:val="007B0815"/>
    <w:rsid w:val="007B13A8"/>
    <w:rsid w:val="007B26E0"/>
    <w:rsid w:val="007B3596"/>
    <w:rsid w:val="007B7343"/>
    <w:rsid w:val="007C4305"/>
    <w:rsid w:val="007C4395"/>
    <w:rsid w:val="007D49DC"/>
    <w:rsid w:val="007E0D5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86E29"/>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39AA"/>
    <w:rsid w:val="008F7307"/>
    <w:rsid w:val="009024E7"/>
    <w:rsid w:val="00903B55"/>
    <w:rsid w:val="00913C91"/>
    <w:rsid w:val="009165C2"/>
    <w:rsid w:val="00933820"/>
    <w:rsid w:val="00936FA8"/>
    <w:rsid w:val="00940A5D"/>
    <w:rsid w:val="00942A3B"/>
    <w:rsid w:val="0094466A"/>
    <w:rsid w:val="00947D5D"/>
    <w:rsid w:val="00953828"/>
    <w:rsid w:val="00963EBC"/>
    <w:rsid w:val="009749D2"/>
    <w:rsid w:val="009751B6"/>
    <w:rsid w:val="00992898"/>
    <w:rsid w:val="009A3E26"/>
    <w:rsid w:val="009C0BCD"/>
    <w:rsid w:val="009C1497"/>
    <w:rsid w:val="009D0E14"/>
    <w:rsid w:val="009D1033"/>
    <w:rsid w:val="009D23B5"/>
    <w:rsid w:val="009E1FD9"/>
    <w:rsid w:val="009E399F"/>
    <w:rsid w:val="009F1954"/>
    <w:rsid w:val="009F310A"/>
    <w:rsid w:val="009F77DC"/>
    <w:rsid w:val="009F7EBE"/>
    <w:rsid w:val="00A024EB"/>
    <w:rsid w:val="00A03745"/>
    <w:rsid w:val="00A16038"/>
    <w:rsid w:val="00A17F3D"/>
    <w:rsid w:val="00A3415D"/>
    <w:rsid w:val="00A34E19"/>
    <w:rsid w:val="00A42191"/>
    <w:rsid w:val="00A478F0"/>
    <w:rsid w:val="00A5403F"/>
    <w:rsid w:val="00A57F18"/>
    <w:rsid w:val="00A60E8F"/>
    <w:rsid w:val="00A6577E"/>
    <w:rsid w:val="00A67440"/>
    <w:rsid w:val="00A71AED"/>
    <w:rsid w:val="00A7308A"/>
    <w:rsid w:val="00A76368"/>
    <w:rsid w:val="00A823A7"/>
    <w:rsid w:val="00A850AA"/>
    <w:rsid w:val="00A95940"/>
    <w:rsid w:val="00A9704B"/>
    <w:rsid w:val="00AA3382"/>
    <w:rsid w:val="00AA4553"/>
    <w:rsid w:val="00AB2F1B"/>
    <w:rsid w:val="00AB46A8"/>
    <w:rsid w:val="00AB5053"/>
    <w:rsid w:val="00AC5E67"/>
    <w:rsid w:val="00AF789C"/>
    <w:rsid w:val="00B0079B"/>
    <w:rsid w:val="00B031DB"/>
    <w:rsid w:val="00B07096"/>
    <w:rsid w:val="00B15B79"/>
    <w:rsid w:val="00B234FD"/>
    <w:rsid w:val="00B27BAB"/>
    <w:rsid w:val="00B3145F"/>
    <w:rsid w:val="00B34139"/>
    <w:rsid w:val="00B35EFA"/>
    <w:rsid w:val="00B42753"/>
    <w:rsid w:val="00B550D4"/>
    <w:rsid w:val="00B56E67"/>
    <w:rsid w:val="00B61099"/>
    <w:rsid w:val="00B67885"/>
    <w:rsid w:val="00B7418F"/>
    <w:rsid w:val="00B80680"/>
    <w:rsid w:val="00B80B8D"/>
    <w:rsid w:val="00B825A2"/>
    <w:rsid w:val="00B92953"/>
    <w:rsid w:val="00B9416A"/>
    <w:rsid w:val="00BA1B75"/>
    <w:rsid w:val="00BA467C"/>
    <w:rsid w:val="00BA5F0F"/>
    <w:rsid w:val="00BB2B89"/>
    <w:rsid w:val="00BC0A63"/>
    <w:rsid w:val="00BC7991"/>
    <w:rsid w:val="00BD0ECD"/>
    <w:rsid w:val="00BD3865"/>
    <w:rsid w:val="00BD6401"/>
    <w:rsid w:val="00C117EB"/>
    <w:rsid w:val="00C17E2C"/>
    <w:rsid w:val="00C23C70"/>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1788F"/>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2DC"/>
    <w:rsid w:val="00DC1D1F"/>
    <w:rsid w:val="00DC3A27"/>
    <w:rsid w:val="00DD7967"/>
    <w:rsid w:val="00DE09F4"/>
    <w:rsid w:val="00DE11A3"/>
    <w:rsid w:val="00DE310A"/>
    <w:rsid w:val="00DE42B7"/>
    <w:rsid w:val="00DE5F15"/>
    <w:rsid w:val="00DF3A09"/>
    <w:rsid w:val="00E02E2F"/>
    <w:rsid w:val="00E062AB"/>
    <w:rsid w:val="00E153D7"/>
    <w:rsid w:val="00E30761"/>
    <w:rsid w:val="00E31CC1"/>
    <w:rsid w:val="00E324C2"/>
    <w:rsid w:val="00E35AB7"/>
    <w:rsid w:val="00E360C9"/>
    <w:rsid w:val="00E37445"/>
    <w:rsid w:val="00E377FC"/>
    <w:rsid w:val="00E40A80"/>
    <w:rsid w:val="00E44887"/>
    <w:rsid w:val="00E465CE"/>
    <w:rsid w:val="00E525A7"/>
    <w:rsid w:val="00E54DB7"/>
    <w:rsid w:val="00E56F48"/>
    <w:rsid w:val="00E57FEE"/>
    <w:rsid w:val="00E61BDD"/>
    <w:rsid w:val="00E6306C"/>
    <w:rsid w:val="00E645BB"/>
    <w:rsid w:val="00E64938"/>
    <w:rsid w:val="00E826C2"/>
    <w:rsid w:val="00E863CD"/>
    <w:rsid w:val="00E9095F"/>
    <w:rsid w:val="00E974DB"/>
    <w:rsid w:val="00EA2B72"/>
    <w:rsid w:val="00EA567B"/>
    <w:rsid w:val="00EB08F0"/>
    <w:rsid w:val="00EB1D0E"/>
    <w:rsid w:val="00EC11B4"/>
    <w:rsid w:val="00ED094B"/>
    <w:rsid w:val="00ED4DA3"/>
    <w:rsid w:val="00ED5AA1"/>
    <w:rsid w:val="00EE2977"/>
    <w:rsid w:val="00EE5AC3"/>
    <w:rsid w:val="00EF1BFD"/>
    <w:rsid w:val="00EF770C"/>
    <w:rsid w:val="00F01269"/>
    <w:rsid w:val="00F05B21"/>
    <w:rsid w:val="00F13211"/>
    <w:rsid w:val="00F13431"/>
    <w:rsid w:val="00F34B49"/>
    <w:rsid w:val="00F34FC3"/>
    <w:rsid w:val="00F35A56"/>
    <w:rsid w:val="00F46B98"/>
    <w:rsid w:val="00F4777A"/>
    <w:rsid w:val="00F55808"/>
    <w:rsid w:val="00F5664D"/>
    <w:rsid w:val="00F66243"/>
    <w:rsid w:val="00F66337"/>
    <w:rsid w:val="00F77B75"/>
    <w:rsid w:val="00F84662"/>
    <w:rsid w:val="00F84D29"/>
    <w:rsid w:val="00F97DFA"/>
    <w:rsid w:val="00FA13B1"/>
    <w:rsid w:val="00FA70D8"/>
    <w:rsid w:val="00FA7303"/>
    <w:rsid w:val="00FB1EFF"/>
    <w:rsid w:val="00FB5CB4"/>
    <w:rsid w:val="00FB5F62"/>
    <w:rsid w:val="00FB666C"/>
    <w:rsid w:val="00FB7A79"/>
    <w:rsid w:val="00FC044E"/>
    <w:rsid w:val="00FC21C4"/>
    <w:rsid w:val="00FC71AF"/>
    <w:rsid w:val="00FD1144"/>
    <w:rsid w:val="00FD20DB"/>
    <w:rsid w:val="00FE1979"/>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7582C-09D9-4E7C-B947-A05632FF4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25</Pages>
  <Words>9280</Words>
  <Characters>50117</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92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84</cp:revision>
  <cp:lastPrinted>2003-10-22T01:33:00Z</cp:lastPrinted>
  <dcterms:created xsi:type="dcterms:W3CDTF">2018-05-30T22:47:00Z</dcterms:created>
  <dcterms:modified xsi:type="dcterms:W3CDTF">2020-05-2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